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A30266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A30266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8630DC">
          <w:pPr>
            <w:pStyle w:val="TOCHeading"/>
            <w:spacing w:before="0" w:line="480" w:lineRule="auto"/>
          </w:pPr>
          <w:r>
            <w:t>Contents</w:t>
          </w:r>
        </w:p>
        <w:p w14:paraId="476C9E67" w14:textId="1C2A3414" w:rsidR="00401423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319802" w:history="1">
            <w:r w:rsidR="00401423" w:rsidRPr="00593A73">
              <w:rPr>
                <w:rStyle w:val="Hyperlink"/>
                <w:rFonts w:eastAsia="Times New Roman"/>
                <w:noProof/>
              </w:rPr>
              <w:t>Executive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D05A78A" w14:textId="573FB824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03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F935F8" w14:textId="7B42B743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4" w:history="1">
            <w:r w:rsidR="00401423" w:rsidRPr="00593A73">
              <w:rPr>
                <w:rStyle w:val="Hyperlink"/>
                <w:rFonts w:eastAsia="Times New Roman"/>
                <w:noProof/>
              </w:rPr>
              <w:t>Problem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3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9846F6" w14:textId="6ECC7F00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5" w:history="1">
            <w:r w:rsidR="00401423" w:rsidRPr="00593A73">
              <w:rPr>
                <w:rStyle w:val="Hyperlink"/>
                <w:rFonts w:eastAsia="Times New Roman"/>
                <w:noProof/>
              </w:rPr>
              <w:t>Solution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E6F301" w14:textId="13EA0D31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6" w:history="1">
            <w:r w:rsidR="00401423" w:rsidRPr="00593A73">
              <w:rPr>
                <w:rStyle w:val="Hyperlink"/>
                <w:rFonts w:eastAsia="Times New Roman"/>
                <w:noProof/>
              </w:rPr>
              <w:t>Market Summar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A054A93" w14:textId="0F52A775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7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80AC1BD" w14:textId="169BEE51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8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FB775C8" w14:textId="16F16B01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09" w:history="1">
            <w:r w:rsidR="00401423" w:rsidRPr="00593A73">
              <w:rPr>
                <w:rStyle w:val="Hyperlink"/>
                <w:rFonts w:eastAsia="Times New Roman"/>
                <w:noProof/>
              </w:rPr>
              <w:t>Why Us?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0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C2E58E4" w14:textId="6B26E6F3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0" w:history="1">
            <w:r w:rsidR="00401423" w:rsidRPr="00593A73">
              <w:rPr>
                <w:rStyle w:val="Hyperlink"/>
                <w:rFonts w:eastAsia="Times New Roman"/>
                <w:noProof/>
              </w:rPr>
              <w:t>Expect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914F780" w14:textId="410B47C4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1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467A6B8" w14:textId="192CEDAF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2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Highlights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773A3AE" w14:textId="0301827E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3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 Needed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5B24F2" w14:textId="1B8EEAAB" w:rsidR="00401423" w:rsidRDefault="00A3026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14" w:history="1">
            <w:r w:rsidR="00401423" w:rsidRPr="00593A73">
              <w:rPr>
                <w:rStyle w:val="Hyperlink"/>
                <w:rFonts w:eastAsia="Times New Roman"/>
                <w:noProof/>
              </w:rPr>
              <w:t>Opportunit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5A556D8" w14:textId="6927E8E6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5" w:history="1">
            <w:r w:rsidR="00401423" w:rsidRPr="00593A73">
              <w:rPr>
                <w:rStyle w:val="Hyperlink"/>
                <w:rFonts w:eastAsia="Times New Roman"/>
                <w:noProof/>
              </w:rPr>
              <w:t>Problem &amp;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3016AC4" w14:textId="25C08660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6" w:history="1">
            <w:r w:rsidR="00401423" w:rsidRPr="00593A73">
              <w:rPr>
                <w:rStyle w:val="Hyperlink"/>
                <w:rFonts w:eastAsia="Times New Roman"/>
                <w:noProof/>
              </w:rPr>
              <w:t>Problem Worth Solv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69DA4A" w14:textId="3C466B9B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17" w:history="1">
            <w:r w:rsidR="00401423" w:rsidRPr="00593A73">
              <w:rPr>
                <w:rStyle w:val="Hyperlink"/>
                <w:rFonts w:eastAsia="Times New Roman"/>
                <w:noProof/>
              </w:rPr>
              <w:t>Our Sol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FE810BE" w14:textId="77E7850B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8" w:history="1">
            <w:r w:rsidR="00401423" w:rsidRPr="00593A73">
              <w:rPr>
                <w:rStyle w:val="Hyperlink"/>
                <w:rFonts w:eastAsia="Times New Roman"/>
                <w:noProof/>
              </w:rPr>
              <w:t>Target Mark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4D703EA" w14:textId="6600D3EE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19" w:history="1">
            <w:r w:rsidR="00401423" w:rsidRPr="00593A73">
              <w:rPr>
                <w:rStyle w:val="Hyperlink"/>
                <w:rFonts w:eastAsia="Times New Roman"/>
                <w:noProof/>
              </w:rPr>
              <w:t>Competi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1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BE1F5E" w14:textId="54405B25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0" w:history="1">
            <w:r w:rsidR="00401423" w:rsidRPr="00593A73">
              <w:rPr>
                <w:rStyle w:val="Hyperlink"/>
                <w:rFonts w:eastAsia="Times New Roman"/>
                <w:noProof/>
              </w:rPr>
              <w:t>Current Alternativ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C640A0" w14:textId="3BE20FAA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1" w:history="1">
            <w:r w:rsidR="00401423" w:rsidRPr="00593A73">
              <w:rPr>
                <w:rStyle w:val="Hyperlink"/>
                <w:rFonts w:eastAsia="Times New Roman"/>
                <w:noProof/>
              </w:rPr>
              <w:t>Our Advantag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7AA0E1E" w14:textId="406BEA5A" w:rsidR="00401423" w:rsidRDefault="00A3026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2" w:history="1">
            <w:r w:rsidR="00401423" w:rsidRPr="00593A73">
              <w:rPr>
                <w:rStyle w:val="Hyperlink"/>
                <w:rFonts w:eastAsia="Times New Roman"/>
                <w:noProof/>
              </w:rPr>
              <w:t>Execu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1EC867D" w14:textId="33DC26F8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3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&amp; Sal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F05155" w14:textId="7E9C5EB2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4" w:history="1">
            <w:r w:rsidR="00401423" w:rsidRPr="00593A73">
              <w:rPr>
                <w:rStyle w:val="Hyperlink"/>
                <w:rFonts w:eastAsia="Times New Roman"/>
                <w:noProof/>
              </w:rPr>
              <w:t>Marketing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36D279D" w14:textId="596DB342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5" w:history="1">
            <w:r w:rsidR="00401423" w:rsidRPr="00593A73">
              <w:rPr>
                <w:rStyle w:val="Hyperlink"/>
                <w:rFonts w:eastAsia="Times New Roman"/>
                <w:noProof/>
              </w:rPr>
              <w:t>Sales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D955DB8" w14:textId="14916E6B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6" w:history="1">
            <w:r w:rsidR="00401423" w:rsidRPr="00593A73">
              <w:rPr>
                <w:rStyle w:val="Hyperlink"/>
                <w:rFonts w:eastAsia="Times New Roman"/>
                <w:noProof/>
              </w:rPr>
              <w:t>Opera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63931B6" w14:textId="50EB9A14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27" w:history="1">
            <w:r w:rsidR="00401423" w:rsidRPr="00593A73">
              <w:rPr>
                <w:rStyle w:val="Hyperlink"/>
                <w:rFonts w:eastAsia="Times New Roman"/>
                <w:noProof/>
              </w:rPr>
              <w:t>Locations &amp; Facilitie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B34F31A" w14:textId="2A6034DA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28" w:history="1">
            <w:r w:rsidR="00401423" w:rsidRPr="00593A73">
              <w:rPr>
                <w:rStyle w:val="Hyperlink"/>
                <w:rFonts w:eastAsia="Times New Roman"/>
                <w:noProof/>
              </w:rPr>
              <w:t>Milestones &amp; Metric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4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95EFA12" w14:textId="5242A6F6" w:rsidR="00401423" w:rsidRDefault="00A3026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29" w:history="1">
            <w:r w:rsidR="00401423" w:rsidRPr="00593A73">
              <w:rPr>
                <w:rStyle w:val="Hyperlink"/>
                <w:rFonts w:eastAsia="Times New Roman"/>
                <w:noProof/>
              </w:rPr>
              <w:t>Company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2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BAC6546" w14:textId="02D18CB0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0" w:history="1">
            <w:r w:rsidR="00401423" w:rsidRPr="00593A73">
              <w:rPr>
                <w:rStyle w:val="Hyperlink"/>
                <w:rFonts w:eastAsia="Times New Roman"/>
                <w:noProof/>
              </w:rPr>
              <w:t>Overview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FB5F504" w14:textId="23DB48FF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1" w:history="1">
            <w:r w:rsidR="00401423" w:rsidRPr="00593A73">
              <w:rPr>
                <w:rStyle w:val="Hyperlink"/>
                <w:rFonts w:eastAsia="Times New Roman"/>
                <w:noProof/>
              </w:rPr>
              <w:t>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28551F9" w14:textId="4F26CE21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2" w:history="1">
            <w:r w:rsidR="00401423" w:rsidRPr="00593A73">
              <w:rPr>
                <w:rStyle w:val="Hyperlink"/>
                <w:rFonts w:eastAsia="Times New Roman"/>
                <w:noProof/>
              </w:rPr>
              <w:t>Management Team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FA6AE26" w14:textId="11F9F7B3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3" w:history="1">
            <w:r w:rsidR="00401423" w:rsidRPr="00593A73">
              <w:rPr>
                <w:rStyle w:val="Hyperlink"/>
                <w:rFonts w:eastAsia="Times New Roman"/>
                <w:noProof/>
              </w:rPr>
              <w:t>Advisor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873C8D7" w14:textId="49D24E74" w:rsidR="00401423" w:rsidRDefault="00A3026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34" w:history="1">
            <w:r w:rsidR="00401423" w:rsidRPr="00593A73">
              <w:rPr>
                <w:rStyle w:val="Hyperlink"/>
                <w:rFonts w:eastAsia="Times New Roman"/>
                <w:noProof/>
              </w:rPr>
              <w:t>Financial Pla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EC9C33" w14:textId="60655C2B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35" w:history="1">
            <w:r w:rsidR="00401423" w:rsidRPr="00593A73">
              <w:rPr>
                <w:rStyle w:val="Hyperlink"/>
                <w:rFonts w:eastAsia="Times New Roman"/>
                <w:noProof/>
              </w:rPr>
              <w:t>Forecas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C311DEF" w14:textId="7A9DEF2D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6" w:history="1">
            <w:r w:rsidR="00401423" w:rsidRPr="00593A73">
              <w:rPr>
                <w:rStyle w:val="Hyperlink"/>
                <w:rFonts w:eastAsia="Times New Roman"/>
                <w:noProof/>
              </w:rPr>
              <w:t>Key Assump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355FF4A" w14:textId="10C77675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7" w:history="1">
            <w:r w:rsidR="00401423" w:rsidRPr="00593A73">
              <w:rPr>
                <w:rStyle w:val="Hyperlink"/>
                <w:rFonts w:eastAsia="Times New Roman"/>
                <w:noProof/>
              </w:rPr>
              <w:t>Revenue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52F8CD5" w14:textId="6B811A27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8" w:history="1">
            <w:r w:rsidR="00401423" w:rsidRPr="00593A73">
              <w:rPr>
                <w:rStyle w:val="Hyperlink"/>
                <w:rFonts w:eastAsia="Times New Roman"/>
                <w:noProof/>
              </w:rPr>
              <w:t>Expenses by Month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C3A7DC7" w14:textId="5B2E54B5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39" w:history="1">
            <w:r w:rsidR="00401423" w:rsidRPr="00593A73">
              <w:rPr>
                <w:rStyle w:val="Hyperlink"/>
                <w:rFonts w:eastAsia="Times New Roman"/>
                <w:noProof/>
              </w:rPr>
              <w:t>Net Profit (or Loss) by Year [chart]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3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5AF8102F" w14:textId="634FF05B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0" w:history="1">
            <w:r w:rsidR="00401423" w:rsidRPr="00593A73">
              <w:rPr>
                <w:rStyle w:val="Hyperlink"/>
                <w:rFonts w:eastAsia="Times New Roman"/>
                <w:noProof/>
              </w:rPr>
              <w:t>Financing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91D38E" w14:textId="75066D3A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1" w:history="1">
            <w:r w:rsidR="00401423" w:rsidRPr="00593A73">
              <w:rPr>
                <w:rStyle w:val="Hyperlink"/>
                <w:rFonts w:eastAsia="Times New Roman"/>
                <w:noProof/>
              </w:rPr>
              <w:t>Use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A6DF1C8" w14:textId="1ABDF40B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2" w:history="1">
            <w:r w:rsidR="00401423" w:rsidRPr="00593A73">
              <w:rPr>
                <w:rStyle w:val="Hyperlink"/>
                <w:rFonts w:eastAsia="Times New Roman"/>
                <w:noProof/>
              </w:rPr>
              <w:t>Sources of Fund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E187F6" w14:textId="5A40EC34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3" w:history="1">
            <w:r w:rsidR="00401423" w:rsidRPr="00593A73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52996F8" w14:textId="633280B7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4" w:history="1">
            <w:r w:rsidR="00401423" w:rsidRPr="00593A73">
              <w:rPr>
                <w:rStyle w:val="Hyperlink"/>
                <w:rFonts w:eastAsia="Times New Roman"/>
                <w:noProof/>
              </w:rPr>
              <w:t>Stat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791A78D" w14:textId="1E1FAB25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5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Profit &amp; Los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5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9D57E92" w14:textId="45571891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6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Balance Shee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6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0E65A9A4" w14:textId="3DC26123" w:rsidR="00401423" w:rsidRDefault="00A30266">
          <w:pPr>
            <w:pStyle w:val="TOC3"/>
            <w:tabs>
              <w:tab w:val="right" w:leader="dot" w:pos="9350"/>
            </w:tabs>
            <w:rPr>
              <w:noProof/>
            </w:rPr>
          </w:pPr>
          <w:hyperlink w:anchor="_Toc44319847" w:history="1">
            <w:r w:rsidR="00401423" w:rsidRPr="00593A73">
              <w:rPr>
                <w:rStyle w:val="Hyperlink"/>
                <w:rFonts w:eastAsia="Times New Roman"/>
                <w:noProof/>
              </w:rPr>
              <w:t>Projected Cash Flow Statement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7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D29C321" w14:textId="7BE7F821" w:rsidR="00401423" w:rsidRDefault="00A30266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319848" w:history="1">
            <w:r w:rsidR="00401423" w:rsidRPr="00593A73">
              <w:rPr>
                <w:rStyle w:val="Hyperlink"/>
                <w:rFonts w:eastAsia="Times New Roman"/>
                <w:noProof/>
              </w:rPr>
              <w:t>Appendix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8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62FBEEC" w14:textId="2C9C78B0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49" w:history="1">
            <w:r w:rsidR="00401423" w:rsidRPr="00593A73">
              <w:rPr>
                <w:rStyle w:val="Hyperlink"/>
                <w:rFonts w:eastAsia="Times New Roman"/>
                <w:noProof/>
              </w:rPr>
              <w:t>Resume and Bio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49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20BC6058" w14:textId="59BAE5DC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0" w:history="1">
            <w:r w:rsidR="00401423" w:rsidRPr="00593A73">
              <w:rPr>
                <w:rStyle w:val="Hyperlink"/>
                <w:rFonts w:eastAsia="Times New Roman"/>
                <w:noProof/>
              </w:rPr>
              <w:t>Product Pricing Projection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0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75C8C624" w14:textId="1133A98F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1" w:history="1">
            <w:r w:rsidR="00401423" w:rsidRPr="00593A73">
              <w:rPr>
                <w:rStyle w:val="Hyperlink"/>
                <w:rFonts w:eastAsia="Times New Roman"/>
                <w:noProof/>
              </w:rPr>
              <w:t>Monthly Financial Forecas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1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3266396E" w14:textId="44C6495F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2" w:history="1">
            <w:r w:rsidR="00401423" w:rsidRPr="00593A73">
              <w:rPr>
                <w:rStyle w:val="Hyperlink"/>
                <w:rFonts w:eastAsia="Times New Roman"/>
                <w:noProof/>
              </w:rPr>
              <w:t>Permits/Licensure/Lease Agreemen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2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16B60F99" w14:textId="5464D662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3" w:history="1">
            <w:r w:rsidR="00401423" w:rsidRPr="00593A73">
              <w:rPr>
                <w:rStyle w:val="Hyperlink"/>
                <w:rFonts w:eastAsia="Times New Roman"/>
                <w:noProof/>
              </w:rPr>
              <w:t>Insurance Quotes or Contacts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3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618123DE" w14:textId="6AB27F4E" w:rsidR="00401423" w:rsidRDefault="00A30266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319854" w:history="1">
            <w:r w:rsidR="00401423" w:rsidRPr="00593A73">
              <w:rPr>
                <w:rStyle w:val="Hyperlink"/>
                <w:rFonts w:eastAsia="Times New Roman"/>
                <w:noProof/>
              </w:rPr>
              <w:t>Additional Documentation</w:t>
            </w:r>
            <w:r w:rsidR="00401423">
              <w:rPr>
                <w:noProof/>
                <w:webHidden/>
              </w:rPr>
              <w:tab/>
            </w:r>
            <w:r w:rsidR="00401423">
              <w:rPr>
                <w:noProof/>
                <w:webHidden/>
              </w:rPr>
              <w:fldChar w:fldCharType="begin"/>
            </w:r>
            <w:r w:rsidR="00401423">
              <w:rPr>
                <w:noProof/>
                <w:webHidden/>
              </w:rPr>
              <w:instrText xml:space="preserve"> PAGEREF _Toc44319854 \h </w:instrText>
            </w:r>
            <w:r w:rsidR="00401423">
              <w:rPr>
                <w:noProof/>
                <w:webHidden/>
              </w:rPr>
            </w:r>
            <w:r w:rsidR="00401423">
              <w:rPr>
                <w:noProof/>
                <w:webHidden/>
              </w:rPr>
              <w:fldChar w:fldCharType="separate"/>
            </w:r>
            <w:r w:rsidR="00481A13">
              <w:rPr>
                <w:noProof/>
                <w:webHidden/>
              </w:rPr>
              <w:t>5</w:t>
            </w:r>
            <w:r w:rsidR="00401423">
              <w:rPr>
                <w:noProof/>
                <w:webHidden/>
              </w:rPr>
              <w:fldChar w:fldCharType="end"/>
            </w:r>
          </w:hyperlink>
        </w:p>
        <w:p w14:paraId="49B3A205" w14:textId="69E31369" w:rsidR="00F13105" w:rsidRDefault="00F13105" w:rsidP="008630DC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D27FD2">
      <w:pPr>
        <w:pStyle w:val="Heading1"/>
        <w:rPr>
          <w:rFonts w:eastAsia="Times New Roman"/>
        </w:rPr>
      </w:pPr>
      <w:r>
        <w:rPr>
          <w:rFonts w:eastAsia="Times New Roman"/>
        </w:rPr>
        <w:br w:type="column"/>
      </w:r>
      <w:bookmarkStart w:id="0" w:name="_Toc44319802"/>
      <w:r w:rsidR="00F7022B" w:rsidRPr="00F7022B">
        <w:rPr>
          <w:rFonts w:eastAsia="Times New Roman"/>
        </w:rPr>
        <w:lastRenderedPageBreak/>
        <w:t>Executive Summary</w:t>
      </w:r>
      <w:bookmarkEnd w:id="0"/>
    </w:p>
    <w:p w14:paraId="3CEE91E1" w14:textId="453B62ED" w:rsidR="00401423" w:rsidRPr="00401423" w:rsidRDefault="00F65196" w:rsidP="00401423"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D67832">
        <w:t>while</w:t>
      </w:r>
      <w:r w:rsidR="00F07D86">
        <w:t xml:space="preserve"> harbor</w:t>
      </w:r>
      <w:r w:rsidR="00D67832">
        <w:t>ing</w:t>
      </w:r>
      <w:r w:rsidR="00F07D86">
        <w:t xml:space="preserve"> no </w:t>
      </w:r>
      <w:r w:rsidR="006A506E">
        <w:t>social stigmas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4B4D8B">
        <w:t xml:space="preserve"> (at least in the beginning</w:t>
      </w:r>
      <w:r w:rsidR="008F7DA4">
        <w:t>)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It</w:t>
      </w:r>
      <w:r w:rsidR="00E57E67">
        <w:t>’s</w:t>
      </w:r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similar to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29086C">
      <w:pPr>
        <w:pStyle w:val="Heading2"/>
        <w:rPr>
          <w:rFonts w:eastAsia="Times New Roman"/>
        </w:rPr>
      </w:pPr>
      <w:bookmarkStart w:id="1" w:name="_Toc44319803"/>
      <w:r w:rsidRPr="00F7022B">
        <w:rPr>
          <w:rFonts w:eastAsia="Times New Roman"/>
        </w:rPr>
        <w:t>Opportunity</w:t>
      </w:r>
      <w:bookmarkEnd w:id="1"/>
    </w:p>
    <w:p w14:paraId="00C65DF3" w14:textId="200D05FD" w:rsidR="003D6836" w:rsidRPr="00B15B89" w:rsidRDefault="00ED18F0" w:rsidP="00B15B89"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401423">
      <w:pPr>
        <w:pStyle w:val="Heading3"/>
        <w:rPr>
          <w:rFonts w:eastAsia="Times New Roman"/>
        </w:rPr>
      </w:pPr>
      <w:bookmarkStart w:id="2" w:name="_Toc44319804"/>
      <w:r w:rsidRPr="00F7022B">
        <w:rPr>
          <w:rFonts w:eastAsia="Times New Roman"/>
        </w:rPr>
        <w:t>Problem Summary</w:t>
      </w:r>
      <w:bookmarkStart w:id="3" w:name="_Toc44319805"/>
      <w:bookmarkEnd w:id="2"/>
    </w:p>
    <w:p w14:paraId="26593A50" w14:textId="0D26C30A" w:rsidR="00CB5975" w:rsidRDefault="00470F3C" w:rsidP="00FE1359">
      <w:pPr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FE1359">
      <w:pPr>
        <w:ind w:firstLine="720"/>
      </w:pPr>
      <w:r>
        <w:lastRenderedPageBreak/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Solution Summary</w:t>
      </w:r>
      <w:bookmarkStart w:id="4" w:name="_Toc44319806"/>
      <w:bookmarkEnd w:id="3"/>
    </w:p>
    <w:p w14:paraId="27822811" w14:textId="2F76DD85" w:rsidR="00D34973" w:rsidRPr="00D34973" w:rsidRDefault="00D34973" w:rsidP="00D34973">
      <w:r>
        <w:tab/>
        <w:t>C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401423">
      <w:pPr>
        <w:pStyle w:val="Heading3"/>
        <w:rPr>
          <w:rFonts w:eastAsia="Times New Roman"/>
        </w:rPr>
      </w:pPr>
      <w:r w:rsidRPr="00F7022B">
        <w:rPr>
          <w:rFonts w:eastAsia="Times New Roman"/>
        </w:rPr>
        <w:t>Market Summary</w:t>
      </w:r>
      <w:bookmarkEnd w:id="4"/>
    </w:p>
    <w:p w14:paraId="6D57807F" w14:textId="04F4A888" w:rsidR="00B07F04" w:rsidRPr="00B07F04" w:rsidRDefault="00C002AE" w:rsidP="00B07F04"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401423">
      <w:pPr>
        <w:pStyle w:val="Heading3"/>
        <w:rPr>
          <w:rFonts w:eastAsia="Times New Roman"/>
        </w:rPr>
      </w:pPr>
      <w:bookmarkStart w:id="5" w:name="_Toc44319807"/>
      <w:r w:rsidRPr="00F7022B">
        <w:rPr>
          <w:rFonts w:eastAsia="Times New Roman"/>
        </w:rPr>
        <w:t>Competition</w:t>
      </w:r>
      <w:bookmarkEnd w:id="5"/>
    </w:p>
    <w:p w14:paraId="0DD46C63" w14:textId="2078B396" w:rsidR="00B43229" w:rsidRDefault="003F1B5D" w:rsidP="00B43229">
      <w:r>
        <w:tab/>
      </w:r>
      <w:r w:rsidR="00B31C29">
        <w:t xml:space="preserve">While other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776BE5">
        <w:t>a flexible business model</w:t>
      </w:r>
      <w:r w:rsidR="00650950">
        <w:t>, therefore we have no direct competition.</w:t>
      </w:r>
    </w:p>
    <w:p w14:paraId="66C4C1FB" w14:textId="07345C35" w:rsidR="00CC550C" w:rsidRDefault="002E0F43" w:rsidP="00B43229"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1F5776AF" w:rsidR="007E061C" w:rsidRPr="00B43229" w:rsidRDefault="007E061C" w:rsidP="00B43229"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>Umbrella 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direct competition</w:t>
      </w:r>
      <w:r w:rsidR="00E84C07">
        <w:t>.</w:t>
      </w:r>
    </w:p>
    <w:p w14:paraId="5AE88138" w14:textId="1AC654EF" w:rsidR="00F7022B" w:rsidRDefault="00F7022B" w:rsidP="00401423">
      <w:pPr>
        <w:pStyle w:val="Heading3"/>
        <w:rPr>
          <w:rFonts w:eastAsia="Times New Roman"/>
        </w:rPr>
      </w:pPr>
      <w:bookmarkStart w:id="6" w:name="_Toc44319808"/>
      <w:r w:rsidRPr="00F7022B">
        <w:rPr>
          <w:rFonts w:eastAsia="Times New Roman"/>
        </w:rPr>
        <w:t>Overview</w:t>
      </w:r>
      <w:bookmarkEnd w:id="6"/>
    </w:p>
    <w:p w14:paraId="45B51C15" w14:textId="4EB50695" w:rsidR="004975C3" w:rsidRPr="004975C3" w:rsidRDefault="00E84C07" w:rsidP="004975C3"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 by inviting them to use our space for </w:t>
      </w:r>
      <w:r w:rsidR="00B471F7">
        <w:t>classes.</w:t>
      </w:r>
    </w:p>
    <w:p w14:paraId="24B22B38" w14:textId="548C0794" w:rsidR="00F7022B" w:rsidRDefault="00F7022B" w:rsidP="00401423">
      <w:pPr>
        <w:pStyle w:val="Heading3"/>
        <w:rPr>
          <w:rFonts w:eastAsia="Times New Roman"/>
        </w:rPr>
      </w:pPr>
      <w:bookmarkStart w:id="7" w:name="_Toc44319809"/>
      <w:r w:rsidRPr="00F7022B">
        <w:rPr>
          <w:rFonts w:eastAsia="Times New Roman"/>
        </w:rPr>
        <w:t>Why Us?</w:t>
      </w:r>
      <w:bookmarkEnd w:id="7"/>
    </w:p>
    <w:p w14:paraId="1B0B8E30" w14:textId="4812A375" w:rsidR="00492980" w:rsidRDefault="00A673AC" w:rsidP="00492980">
      <w:r>
        <w:tab/>
        <w:t xml:space="preserve">I </w:t>
      </w:r>
      <w:r w:rsidR="00FA46C4">
        <w:t xml:space="preserve">made this </w:t>
      </w:r>
      <w:r w:rsidR="00881942">
        <w:t>discovery</w:t>
      </w:r>
      <w:r w:rsidR="00FA46C4">
        <w:t xml:space="preserve"> while I was in college</w:t>
      </w:r>
      <w:r w:rsidR="00881942">
        <w:t xml:space="preserve"> trying to make friends</w:t>
      </w:r>
      <w:r w:rsidR="00FA46C4">
        <w:t>. At the time, I di</w:t>
      </w:r>
      <w:r w:rsidR="00881942">
        <w:t>d no</w:t>
      </w:r>
      <w:r w:rsidR="00FA46C4">
        <w:t>t think it was a special discovery, just a way to entertain</w:t>
      </w:r>
      <w:r w:rsidR="00881942">
        <w:t xml:space="preserve"> people</w:t>
      </w:r>
      <w:r w:rsidR="00E207F1">
        <w:t xml:space="preserve">, since people cook all the time. It was not specifically the idea to cook, rather it was the </w:t>
      </w:r>
      <w:r w:rsidR="00084023">
        <w:t>idea of universal appeal.</w:t>
      </w:r>
      <w:r w:rsidR="0078164B">
        <w:t xml:space="preserve"> What had universal appeal? It was a diverse group of people so what activity could possibly interest everyone?</w:t>
      </w:r>
      <w:r w:rsidR="00823867">
        <w:t xml:space="preserve"> </w:t>
      </w:r>
      <w:r w:rsidR="00424850">
        <w:t>What occurred organically as a result was n</w:t>
      </w:r>
      <w:r w:rsidR="003A0686">
        <w:t>ot everyone can cook at once so s</w:t>
      </w:r>
      <w:r w:rsidR="00823867">
        <w:t>ometimes there was dancing</w:t>
      </w:r>
      <w:r w:rsidR="00456647">
        <w:t xml:space="preserve">, but there </w:t>
      </w:r>
      <w:r w:rsidR="00EC4EBF">
        <w:t xml:space="preserve">was </w:t>
      </w:r>
      <w:r w:rsidR="00456647">
        <w:t xml:space="preserve">also the appeal of </w:t>
      </w:r>
      <w:r w:rsidR="00517100">
        <w:t>watching thing</w:t>
      </w:r>
      <w:r w:rsidR="00D65719">
        <w:t xml:space="preserve">s on the internet </w:t>
      </w:r>
      <w:r w:rsidR="00156E12">
        <w:t xml:space="preserve">together </w:t>
      </w:r>
      <w:r w:rsidR="00D65719">
        <w:t xml:space="preserve">while we were waiting for the food to </w:t>
      </w:r>
      <w:r w:rsidR="00D65719">
        <w:lastRenderedPageBreak/>
        <w:t>finish cooking.</w:t>
      </w:r>
      <w:r w:rsidR="00590A54">
        <w:t xml:space="preserve"> </w:t>
      </w:r>
      <w:r w:rsidR="00156E12">
        <w:t>These were great memories</w:t>
      </w:r>
      <w:r w:rsidR="00F02BE5">
        <w:t xml:space="preserve"> with friends</w:t>
      </w:r>
      <w:r w:rsidR="00156E12">
        <w:t xml:space="preserve">. Unfortunately, the </w:t>
      </w:r>
      <w:r w:rsidR="006368C0">
        <w:t xml:space="preserve">social and business </w:t>
      </w:r>
      <w:r w:rsidR="00156E12">
        <w:t xml:space="preserve">planning </w:t>
      </w:r>
      <w:r w:rsidR="00326F23">
        <w:t xml:space="preserve">took a mental toll and the lack of variety due to personal </w:t>
      </w:r>
      <w:r w:rsidR="00094EAF">
        <w:t>finances</w:t>
      </w:r>
      <w:r w:rsidR="00275660">
        <w:t xml:space="preserve"> and</w:t>
      </w:r>
      <w:r w:rsidR="006C571A">
        <w:t xml:space="preserve"> local</w:t>
      </w:r>
      <w:r w:rsidR="00275660">
        <w:t xml:space="preserve"> ingredient limitations</w:t>
      </w:r>
      <w:r w:rsidR="00326F23">
        <w:t xml:space="preserve"> prevented me </w:t>
      </w:r>
      <w:r w:rsidR="00C62D0E">
        <w:t>from conducting these cooking events regularly</w:t>
      </w:r>
      <w:r w:rsidR="00F278E7">
        <w:t>.</w:t>
      </w:r>
    </w:p>
    <w:p w14:paraId="31D2B00F" w14:textId="15D85E71" w:rsidR="00F8581A" w:rsidRDefault="00F8581A" w:rsidP="00492980">
      <w:r>
        <w:tab/>
      </w:r>
      <w:r w:rsidR="00C45615">
        <w:t>After college, I</w:t>
      </w:r>
      <w:r w:rsidR="00F77B40">
        <w:t xml:space="preserve"> determined that it would be a good idea to continue doing these cooking parties. Unfortunately</w:t>
      </w:r>
      <w:r w:rsidR="00BA660D">
        <w:t>,</w:t>
      </w:r>
      <w:r w:rsidR="003043F2">
        <w:t xml:space="preserve"> my apartment kitchen was too small to make it an appealing activity for </w:t>
      </w:r>
      <w:proofErr w:type="gramStart"/>
      <w:r w:rsidR="003043F2">
        <w:t>people</w:t>
      </w:r>
      <w:proofErr w:type="gramEnd"/>
      <w:r w:rsidR="00BA660D">
        <w:t xml:space="preserve"> so we often played video games instead.</w:t>
      </w:r>
      <w:r w:rsidR="001E6A22">
        <w:t xml:space="preserve"> My brother and I were very lucky to have our own apartment as most of our friends still lived with their parents.</w:t>
      </w:r>
    </w:p>
    <w:p w14:paraId="28ABD1AB" w14:textId="5B6035C9" w:rsidR="001E6A22" w:rsidRPr="00492980" w:rsidRDefault="001E6A22" w:rsidP="00492980">
      <w:r>
        <w:tab/>
      </w:r>
      <w:r w:rsidR="002B3039">
        <w:t>Although 100% of the people I’ve talked to think this is a great idea, u</w:t>
      </w:r>
      <w:r>
        <w:t>ntil I can convince another person to work on this idea regularly with me, I’m the only person that can work on this idea.</w:t>
      </w:r>
      <w:r w:rsidR="002B3039">
        <w:t xml:space="preserve"> </w:t>
      </w:r>
    </w:p>
    <w:p w14:paraId="6230D012" w14:textId="35FA3F42" w:rsidR="00F7022B" w:rsidRDefault="00F7022B" w:rsidP="0029086C">
      <w:pPr>
        <w:pStyle w:val="Heading2"/>
        <w:rPr>
          <w:rFonts w:eastAsia="Times New Roman"/>
        </w:rPr>
      </w:pPr>
      <w:bookmarkStart w:id="8" w:name="_Toc44319810"/>
      <w:r w:rsidRPr="00F7022B">
        <w:rPr>
          <w:rFonts w:eastAsia="Times New Roman"/>
        </w:rPr>
        <w:t>Expectations</w:t>
      </w:r>
      <w:bookmarkEnd w:id="8"/>
    </w:p>
    <w:p w14:paraId="281CC33A" w14:textId="01655A12" w:rsidR="00E3454F" w:rsidRPr="003770A8" w:rsidRDefault="00E3454F" w:rsidP="003770A8">
      <w:r>
        <w:t>I will work on this… later. This is because finances are constantly changing.</w:t>
      </w:r>
    </w:p>
    <w:p w14:paraId="05AB1C62" w14:textId="7222AA22" w:rsidR="00F7022B" w:rsidRDefault="00F7022B" w:rsidP="00401423">
      <w:pPr>
        <w:pStyle w:val="Heading3"/>
        <w:rPr>
          <w:rFonts w:eastAsia="Times New Roman"/>
        </w:rPr>
      </w:pPr>
      <w:bookmarkStart w:id="9" w:name="_Toc44319811"/>
      <w:r w:rsidRPr="00F7022B">
        <w:rPr>
          <w:rFonts w:eastAsia="Times New Roman"/>
        </w:rPr>
        <w:t>Forecast</w:t>
      </w:r>
      <w:bookmarkEnd w:id="9"/>
    </w:p>
    <w:p w14:paraId="36E5DA8E" w14:textId="77777777" w:rsidR="003770A8" w:rsidRPr="003770A8" w:rsidRDefault="003770A8" w:rsidP="003770A8"/>
    <w:p w14:paraId="106C86EA" w14:textId="2AFE4B56" w:rsidR="00F7022B" w:rsidRDefault="00F7022B" w:rsidP="00401423">
      <w:pPr>
        <w:pStyle w:val="Heading3"/>
        <w:rPr>
          <w:rFonts w:eastAsia="Times New Roman"/>
        </w:rPr>
      </w:pPr>
      <w:bookmarkStart w:id="10" w:name="_Toc44319812"/>
      <w:r w:rsidRPr="00F7022B">
        <w:rPr>
          <w:rFonts w:eastAsia="Times New Roman"/>
        </w:rPr>
        <w:t>Financial Highlights by Year [chart]</w:t>
      </w:r>
      <w:bookmarkEnd w:id="10"/>
    </w:p>
    <w:p w14:paraId="789CDC3C" w14:textId="77777777" w:rsidR="003770A8" w:rsidRPr="003770A8" w:rsidRDefault="003770A8" w:rsidP="003770A8"/>
    <w:p w14:paraId="2E807209" w14:textId="34B9DA44" w:rsidR="00F7022B" w:rsidRDefault="00F7022B" w:rsidP="00401423">
      <w:pPr>
        <w:pStyle w:val="Heading3"/>
        <w:rPr>
          <w:rFonts w:eastAsia="Times New Roman"/>
        </w:rPr>
      </w:pPr>
      <w:bookmarkStart w:id="11" w:name="_Toc44319813"/>
      <w:r w:rsidRPr="00F7022B">
        <w:rPr>
          <w:rFonts w:eastAsia="Times New Roman"/>
        </w:rPr>
        <w:t>Financing Needed</w:t>
      </w:r>
      <w:bookmarkEnd w:id="11"/>
    </w:p>
    <w:p w14:paraId="58F72EE7" w14:textId="77777777" w:rsidR="003770A8" w:rsidRPr="003770A8" w:rsidRDefault="003770A8" w:rsidP="003770A8"/>
    <w:p w14:paraId="10A3917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12" w:name="_Toc44319814"/>
      <w:r w:rsidRPr="00F7022B">
        <w:rPr>
          <w:rFonts w:eastAsia="Times New Roman"/>
        </w:rPr>
        <w:lastRenderedPageBreak/>
        <w:t>Opportunity</w:t>
      </w:r>
      <w:bookmarkEnd w:id="12"/>
    </w:p>
    <w:p w14:paraId="6E1180E3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3" w:name="_Toc44319815"/>
      <w:r w:rsidRPr="00F7022B">
        <w:rPr>
          <w:rFonts w:eastAsia="Times New Roman"/>
        </w:rPr>
        <w:t>Problem &amp; Solution</w:t>
      </w:r>
      <w:bookmarkEnd w:id="13"/>
    </w:p>
    <w:p w14:paraId="308A76CF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4" w:name="_Toc44319816"/>
      <w:r w:rsidRPr="00F7022B">
        <w:rPr>
          <w:rFonts w:eastAsia="Times New Roman"/>
        </w:rPr>
        <w:t>Problem Worth Solving</w:t>
      </w:r>
      <w:bookmarkEnd w:id="14"/>
    </w:p>
    <w:p w14:paraId="4AFC9DDE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5" w:name="_Toc44319817"/>
      <w:r w:rsidRPr="00F7022B">
        <w:rPr>
          <w:rFonts w:eastAsia="Times New Roman"/>
        </w:rPr>
        <w:t>Our Solution</w:t>
      </w:r>
      <w:bookmarkEnd w:id="15"/>
    </w:p>
    <w:p w14:paraId="5841301A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6" w:name="_Toc44319818"/>
      <w:r w:rsidRPr="00F7022B">
        <w:rPr>
          <w:rFonts w:eastAsia="Times New Roman"/>
        </w:rPr>
        <w:t>Target Market</w:t>
      </w:r>
      <w:bookmarkEnd w:id="16"/>
    </w:p>
    <w:p w14:paraId="57DF4935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7" w:name="_Toc44319819"/>
      <w:r w:rsidRPr="00F7022B">
        <w:rPr>
          <w:rFonts w:eastAsia="Times New Roman"/>
        </w:rPr>
        <w:t>Competition</w:t>
      </w:r>
      <w:bookmarkEnd w:id="17"/>
    </w:p>
    <w:p w14:paraId="2C08687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8" w:name="_Toc44319820"/>
      <w:r w:rsidRPr="00F7022B">
        <w:rPr>
          <w:rFonts w:eastAsia="Times New Roman"/>
        </w:rPr>
        <w:t>Current Alternatives</w:t>
      </w:r>
      <w:bookmarkEnd w:id="18"/>
    </w:p>
    <w:p w14:paraId="599BB05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9" w:name="_Toc44319821"/>
      <w:r w:rsidRPr="00F7022B">
        <w:rPr>
          <w:rFonts w:eastAsia="Times New Roman"/>
        </w:rPr>
        <w:t>Our Advantages</w:t>
      </w:r>
      <w:bookmarkEnd w:id="19"/>
    </w:p>
    <w:p w14:paraId="44C9962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0" w:name="_Toc44319822"/>
      <w:r w:rsidRPr="00F7022B">
        <w:rPr>
          <w:rFonts w:eastAsia="Times New Roman"/>
        </w:rPr>
        <w:t>Execution</w:t>
      </w:r>
      <w:bookmarkEnd w:id="20"/>
    </w:p>
    <w:p w14:paraId="04935DF9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1" w:name="_Toc44319823"/>
      <w:r w:rsidRPr="00F7022B">
        <w:rPr>
          <w:rFonts w:eastAsia="Times New Roman"/>
        </w:rPr>
        <w:t>Marketing &amp; Sales</w:t>
      </w:r>
      <w:bookmarkEnd w:id="21"/>
    </w:p>
    <w:p w14:paraId="2488C53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2" w:name="_Toc44319824"/>
      <w:r w:rsidRPr="00F7022B">
        <w:rPr>
          <w:rFonts w:eastAsia="Times New Roman"/>
        </w:rPr>
        <w:t>Marketing Plan</w:t>
      </w:r>
      <w:bookmarkEnd w:id="22"/>
    </w:p>
    <w:p w14:paraId="2E02ABD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3" w:name="_Toc44319825"/>
      <w:r w:rsidRPr="00F7022B">
        <w:rPr>
          <w:rFonts w:eastAsia="Times New Roman"/>
        </w:rPr>
        <w:t>Sales Plan</w:t>
      </w:r>
      <w:bookmarkEnd w:id="23"/>
    </w:p>
    <w:p w14:paraId="37864CCA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4" w:name="_Toc44319826"/>
      <w:r w:rsidRPr="00F7022B">
        <w:rPr>
          <w:rFonts w:eastAsia="Times New Roman"/>
        </w:rPr>
        <w:t>Operations</w:t>
      </w:r>
      <w:bookmarkEnd w:id="24"/>
    </w:p>
    <w:p w14:paraId="363CAF6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5" w:name="_Toc44319827"/>
      <w:r w:rsidRPr="00F7022B">
        <w:rPr>
          <w:rFonts w:eastAsia="Times New Roman"/>
        </w:rPr>
        <w:t>Locations &amp; Facilities</w:t>
      </w:r>
      <w:bookmarkEnd w:id="25"/>
    </w:p>
    <w:p w14:paraId="51211FD0" w14:textId="77777777" w:rsidR="00F7022B" w:rsidRPr="00F7022B" w:rsidRDefault="00F7022B" w:rsidP="00772A62">
      <w:pPr>
        <w:pStyle w:val="Heading3"/>
      </w:pPr>
      <w:r w:rsidRPr="00F7022B">
        <w:t>Technology</w:t>
      </w:r>
      <w:bookmarkStart w:id="26" w:name="_GoBack"/>
      <w:bookmarkEnd w:id="26"/>
    </w:p>
    <w:p w14:paraId="7ECE46E6" w14:textId="77777777" w:rsidR="00F7022B" w:rsidRPr="00F7022B" w:rsidRDefault="00F7022B" w:rsidP="00772A62">
      <w:pPr>
        <w:pStyle w:val="Heading3"/>
      </w:pPr>
      <w:r w:rsidRPr="00F7022B">
        <w:t>Equipment &amp; Tools</w:t>
      </w:r>
    </w:p>
    <w:p w14:paraId="4A82EBAD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7" w:name="_Toc44319828"/>
      <w:r w:rsidRPr="00F7022B">
        <w:rPr>
          <w:rFonts w:eastAsia="Times New Roman"/>
        </w:rPr>
        <w:t>Milestones &amp; Metrics</w:t>
      </w:r>
      <w:bookmarkEnd w:id="27"/>
    </w:p>
    <w:p w14:paraId="1B982B16" w14:textId="77777777" w:rsidR="00F7022B" w:rsidRPr="00F7022B" w:rsidRDefault="00F7022B" w:rsidP="00A30266">
      <w:pPr>
        <w:pStyle w:val="Heading3"/>
      </w:pPr>
      <w:r w:rsidRPr="00F7022B">
        <w:t>Milestones Table</w:t>
      </w:r>
    </w:p>
    <w:p w14:paraId="37B9994C" w14:textId="77777777" w:rsidR="00F7022B" w:rsidRPr="00F7022B" w:rsidRDefault="00F7022B" w:rsidP="00A30266">
      <w:pPr>
        <w:pStyle w:val="Heading3"/>
      </w:pPr>
      <w:r w:rsidRPr="00F7022B">
        <w:t>Key Metrics</w:t>
      </w:r>
    </w:p>
    <w:p w14:paraId="663ADC30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8" w:name="_Toc44319829"/>
      <w:r w:rsidRPr="00F7022B">
        <w:rPr>
          <w:rFonts w:eastAsia="Times New Roman"/>
        </w:rPr>
        <w:t>Company</w:t>
      </w:r>
      <w:bookmarkEnd w:id="28"/>
    </w:p>
    <w:p w14:paraId="7B1E06A2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9" w:name="_Toc44319830"/>
      <w:r w:rsidRPr="00F7022B">
        <w:rPr>
          <w:rFonts w:eastAsia="Times New Roman"/>
        </w:rPr>
        <w:t>Overview</w:t>
      </w:r>
      <w:bookmarkEnd w:id="29"/>
    </w:p>
    <w:p w14:paraId="49F175F4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30" w:name="_Toc44319831"/>
      <w:r w:rsidRPr="00F7022B">
        <w:rPr>
          <w:rFonts w:eastAsia="Times New Roman"/>
        </w:rPr>
        <w:t>Team</w:t>
      </w:r>
      <w:bookmarkEnd w:id="30"/>
    </w:p>
    <w:p w14:paraId="4F46EA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1" w:name="_Toc44319832"/>
      <w:r w:rsidRPr="00F7022B">
        <w:rPr>
          <w:rFonts w:eastAsia="Times New Roman"/>
        </w:rPr>
        <w:t>Management Team</w:t>
      </w:r>
      <w:bookmarkEnd w:id="31"/>
    </w:p>
    <w:p w14:paraId="6E96A16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2" w:name="_Toc44319833"/>
      <w:r w:rsidRPr="00F7022B">
        <w:rPr>
          <w:rFonts w:eastAsia="Times New Roman"/>
        </w:rPr>
        <w:t>Advisors</w:t>
      </w:r>
      <w:bookmarkEnd w:id="32"/>
    </w:p>
    <w:p w14:paraId="23BBA13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33" w:name="_Toc44319834"/>
      <w:r w:rsidRPr="00F7022B">
        <w:rPr>
          <w:rFonts w:eastAsia="Times New Roman"/>
        </w:rPr>
        <w:t>Financial Plan</w:t>
      </w:r>
      <w:bookmarkEnd w:id="33"/>
    </w:p>
    <w:p w14:paraId="7023E9D5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4" w:name="_Toc44319835"/>
      <w:r w:rsidRPr="00F7022B">
        <w:rPr>
          <w:rFonts w:eastAsia="Times New Roman"/>
        </w:rPr>
        <w:t>Forecast</w:t>
      </w:r>
      <w:bookmarkEnd w:id="34"/>
    </w:p>
    <w:p w14:paraId="2CCE7516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5" w:name="_Toc44319836"/>
      <w:r w:rsidRPr="00F7022B">
        <w:rPr>
          <w:rFonts w:eastAsia="Times New Roman"/>
        </w:rPr>
        <w:t>Key Assumptions</w:t>
      </w:r>
      <w:bookmarkEnd w:id="35"/>
    </w:p>
    <w:p w14:paraId="076E8544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6" w:name="_Toc44319837"/>
      <w:r w:rsidRPr="00F7022B">
        <w:rPr>
          <w:rFonts w:eastAsia="Times New Roman"/>
        </w:rPr>
        <w:t>Revenue by Month [chart]</w:t>
      </w:r>
      <w:bookmarkEnd w:id="36"/>
    </w:p>
    <w:p w14:paraId="35FB44FD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7" w:name="_Toc44319838"/>
      <w:r w:rsidRPr="00F7022B">
        <w:rPr>
          <w:rFonts w:eastAsia="Times New Roman"/>
        </w:rPr>
        <w:t>Expenses by Month [chart]</w:t>
      </w:r>
      <w:bookmarkEnd w:id="37"/>
    </w:p>
    <w:p w14:paraId="03927C1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8" w:name="_Toc44319839"/>
      <w:r w:rsidRPr="00F7022B">
        <w:rPr>
          <w:rFonts w:eastAsia="Times New Roman"/>
        </w:rPr>
        <w:t>Net Profit (or Loss) by Year [chart]</w:t>
      </w:r>
      <w:bookmarkEnd w:id="38"/>
    </w:p>
    <w:p w14:paraId="25AF8AEC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9" w:name="_Toc44319840"/>
      <w:r w:rsidRPr="00F7022B">
        <w:rPr>
          <w:rFonts w:eastAsia="Times New Roman"/>
        </w:rPr>
        <w:t>Financing</w:t>
      </w:r>
      <w:bookmarkEnd w:id="39"/>
    </w:p>
    <w:p w14:paraId="5A7150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0" w:name="_Toc44319841"/>
      <w:r w:rsidRPr="00F7022B">
        <w:rPr>
          <w:rFonts w:eastAsia="Times New Roman"/>
        </w:rPr>
        <w:t>Use of Funds</w:t>
      </w:r>
      <w:bookmarkEnd w:id="40"/>
    </w:p>
    <w:p w14:paraId="4821BE1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1" w:name="_Toc44319842"/>
      <w:r w:rsidRPr="00F7022B">
        <w:rPr>
          <w:rFonts w:eastAsia="Times New Roman"/>
        </w:rPr>
        <w:lastRenderedPageBreak/>
        <w:t>Sources of Funds</w:t>
      </w:r>
      <w:bookmarkEnd w:id="41"/>
    </w:p>
    <w:p w14:paraId="51871DD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2" w:name="_Toc44319843"/>
      <w:r w:rsidRPr="00F7022B">
        <w:rPr>
          <w:rFonts w:eastAsia="Times New Roman"/>
        </w:rPr>
        <w:t>Personal, Fundraising, Grants, Loans, Angel Investor</w:t>
      </w:r>
      <w:bookmarkEnd w:id="42"/>
    </w:p>
    <w:p w14:paraId="4790FA5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3" w:name="_Toc44319844"/>
      <w:r w:rsidRPr="00F7022B">
        <w:rPr>
          <w:rFonts w:eastAsia="Times New Roman"/>
        </w:rPr>
        <w:t>Statements</w:t>
      </w:r>
      <w:bookmarkEnd w:id="43"/>
    </w:p>
    <w:p w14:paraId="1FE042F5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4" w:name="_Toc44319845"/>
      <w:r w:rsidRPr="00F7022B">
        <w:rPr>
          <w:rFonts w:eastAsia="Times New Roman"/>
        </w:rPr>
        <w:t>Projected Profit &amp; Loss</w:t>
      </w:r>
      <w:bookmarkEnd w:id="44"/>
    </w:p>
    <w:p w14:paraId="79756DB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5" w:name="_Toc44319846"/>
      <w:r w:rsidRPr="00F7022B">
        <w:rPr>
          <w:rFonts w:eastAsia="Times New Roman"/>
        </w:rPr>
        <w:t>Projected Balance Sheet</w:t>
      </w:r>
      <w:bookmarkEnd w:id="45"/>
    </w:p>
    <w:p w14:paraId="28FE2473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6" w:name="_Toc44319847"/>
      <w:r w:rsidRPr="00F7022B">
        <w:rPr>
          <w:rFonts w:eastAsia="Times New Roman"/>
        </w:rPr>
        <w:t>Projected Cash Flow Statement</w:t>
      </w:r>
      <w:bookmarkEnd w:id="46"/>
    </w:p>
    <w:p w14:paraId="38C9211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47" w:name="_Toc44319848"/>
      <w:r w:rsidRPr="00F7022B">
        <w:rPr>
          <w:rFonts w:eastAsia="Times New Roman"/>
        </w:rPr>
        <w:t>Appendix</w:t>
      </w:r>
      <w:bookmarkEnd w:id="47"/>
    </w:p>
    <w:p w14:paraId="1706B2D1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8" w:name="_Toc44319849"/>
      <w:r w:rsidRPr="00F7022B">
        <w:rPr>
          <w:rFonts w:eastAsia="Times New Roman"/>
        </w:rPr>
        <w:t>Resume and Bios</w:t>
      </w:r>
      <w:bookmarkEnd w:id="48"/>
    </w:p>
    <w:p w14:paraId="7706B86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9" w:name="_Toc44319850"/>
      <w:r w:rsidRPr="00F7022B">
        <w:rPr>
          <w:rFonts w:eastAsia="Times New Roman"/>
        </w:rPr>
        <w:t>Product Pricing Projections</w:t>
      </w:r>
      <w:bookmarkEnd w:id="49"/>
    </w:p>
    <w:p w14:paraId="57DCC492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0" w:name="_Toc44319851"/>
      <w:r w:rsidRPr="00F7022B">
        <w:rPr>
          <w:rFonts w:eastAsia="Times New Roman"/>
        </w:rPr>
        <w:t>Monthly Financial Forecasts</w:t>
      </w:r>
      <w:bookmarkEnd w:id="50"/>
    </w:p>
    <w:p w14:paraId="4B6DF2C6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1" w:name="_Toc44319852"/>
      <w:r w:rsidRPr="00F7022B">
        <w:rPr>
          <w:rFonts w:eastAsia="Times New Roman"/>
        </w:rPr>
        <w:t>Permits/Licensure/Lease Agreements</w:t>
      </w:r>
      <w:bookmarkEnd w:id="51"/>
    </w:p>
    <w:p w14:paraId="540778AF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2" w:name="_Toc44319853"/>
      <w:r w:rsidRPr="00F7022B">
        <w:rPr>
          <w:rFonts w:eastAsia="Times New Roman"/>
        </w:rPr>
        <w:t>Insurance Quotes or Contacts</w:t>
      </w:r>
      <w:bookmarkEnd w:id="52"/>
    </w:p>
    <w:p w14:paraId="180A8022" w14:textId="0F08692D" w:rsidR="00CA3510" w:rsidRDefault="00F7022B" w:rsidP="00401423">
      <w:pPr>
        <w:pStyle w:val="Heading2"/>
        <w:rPr>
          <w:rFonts w:eastAsia="Times New Roman"/>
        </w:rPr>
      </w:pPr>
      <w:bookmarkStart w:id="53" w:name="_Toc44319854"/>
      <w:r w:rsidRPr="00F7022B">
        <w:rPr>
          <w:rFonts w:eastAsia="Times New Roman"/>
        </w:rPr>
        <w:t>Additional Documentation</w:t>
      </w:r>
      <w:bookmarkEnd w:id="53"/>
    </w:p>
    <w:p w14:paraId="12F6622D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3DA6DA1D" w14:textId="367D9251" w:rsidR="001A190D" w:rsidRDefault="001A190D">
      <w:pPr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559B8857" w14:textId="1A4C913D" w:rsidR="00D34973" w:rsidRPr="00D34973" w:rsidRDefault="000F5ADC" w:rsidP="00D34973">
      <w:pPr>
        <w:pStyle w:val="EndNoteBibliography"/>
        <w:spacing w:after="0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2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3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4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D34973">
      <w:pPr>
        <w:pStyle w:val="EndNoteBibliography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3AD28A8D" w:rsidR="00F7022B" w:rsidRPr="00F7022B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B236B6" w14:textId="77777777" w:rsidR="0055202D" w:rsidRDefault="0055202D" w:rsidP="00F97447">
      <w:pPr>
        <w:spacing w:after="0" w:line="240" w:lineRule="auto"/>
      </w:pPr>
      <w:r>
        <w:separator/>
      </w:r>
    </w:p>
  </w:endnote>
  <w:endnote w:type="continuationSeparator" w:id="0">
    <w:p w14:paraId="727F994E" w14:textId="77777777" w:rsidR="0055202D" w:rsidRDefault="0055202D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BD0BAC" w14:textId="77777777" w:rsidR="0055202D" w:rsidRDefault="0055202D" w:rsidP="00F97447">
      <w:pPr>
        <w:spacing w:after="0" w:line="240" w:lineRule="auto"/>
      </w:pPr>
      <w:r>
        <w:separator/>
      </w:r>
    </w:p>
  </w:footnote>
  <w:footnote w:type="continuationSeparator" w:id="0">
    <w:p w14:paraId="753DA98D" w14:textId="77777777" w:rsidR="0055202D" w:rsidRDefault="0055202D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2799"/>
    <w:rsid w:val="0000757F"/>
    <w:rsid w:val="00016E4E"/>
    <w:rsid w:val="0002440D"/>
    <w:rsid w:val="0003153E"/>
    <w:rsid w:val="00054759"/>
    <w:rsid w:val="00056CD8"/>
    <w:rsid w:val="000823EF"/>
    <w:rsid w:val="00084023"/>
    <w:rsid w:val="00092617"/>
    <w:rsid w:val="00094EAF"/>
    <w:rsid w:val="000B17CC"/>
    <w:rsid w:val="000B378C"/>
    <w:rsid w:val="000C7135"/>
    <w:rsid w:val="000D5761"/>
    <w:rsid w:val="000E0C3B"/>
    <w:rsid w:val="000E59DD"/>
    <w:rsid w:val="000F5ADC"/>
    <w:rsid w:val="00130341"/>
    <w:rsid w:val="00136FE3"/>
    <w:rsid w:val="00144927"/>
    <w:rsid w:val="001451C6"/>
    <w:rsid w:val="00156E12"/>
    <w:rsid w:val="0016209E"/>
    <w:rsid w:val="001668E1"/>
    <w:rsid w:val="00190AF9"/>
    <w:rsid w:val="001A190D"/>
    <w:rsid w:val="001C1CF0"/>
    <w:rsid w:val="001D3803"/>
    <w:rsid w:val="001E1262"/>
    <w:rsid w:val="001E6A22"/>
    <w:rsid w:val="002146DE"/>
    <w:rsid w:val="002155BF"/>
    <w:rsid w:val="002316A7"/>
    <w:rsid w:val="00262C6B"/>
    <w:rsid w:val="00267C7C"/>
    <w:rsid w:val="00275660"/>
    <w:rsid w:val="00282C6E"/>
    <w:rsid w:val="00287246"/>
    <w:rsid w:val="0029086C"/>
    <w:rsid w:val="002B3039"/>
    <w:rsid w:val="002C44D2"/>
    <w:rsid w:val="002D0267"/>
    <w:rsid w:val="002D266D"/>
    <w:rsid w:val="002D5E92"/>
    <w:rsid w:val="002D6D51"/>
    <w:rsid w:val="002E0F43"/>
    <w:rsid w:val="002E489A"/>
    <w:rsid w:val="002E561A"/>
    <w:rsid w:val="003043F2"/>
    <w:rsid w:val="003149F9"/>
    <w:rsid w:val="00326F23"/>
    <w:rsid w:val="003321BF"/>
    <w:rsid w:val="003770A8"/>
    <w:rsid w:val="003A0686"/>
    <w:rsid w:val="003A38B3"/>
    <w:rsid w:val="003C3215"/>
    <w:rsid w:val="003D17BB"/>
    <w:rsid w:val="003D54FC"/>
    <w:rsid w:val="003D6836"/>
    <w:rsid w:val="003D6971"/>
    <w:rsid w:val="003D742A"/>
    <w:rsid w:val="003E7E75"/>
    <w:rsid w:val="003E7FB1"/>
    <w:rsid w:val="003F1B5D"/>
    <w:rsid w:val="00401423"/>
    <w:rsid w:val="00402473"/>
    <w:rsid w:val="0041026C"/>
    <w:rsid w:val="00412D42"/>
    <w:rsid w:val="00423B98"/>
    <w:rsid w:val="00424850"/>
    <w:rsid w:val="0043231E"/>
    <w:rsid w:val="00433787"/>
    <w:rsid w:val="0044361E"/>
    <w:rsid w:val="00456647"/>
    <w:rsid w:val="00456DAF"/>
    <w:rsid w:val="00470F3C"/>
    <w:rsid w:val="00481A13"/>
    <w:rsid w:val="00492980"/>
    <w:rsid w:val="004975C3"/>
    <w:rsid w:val="004B4D8B"/>
    <w:rsid w:val="004D68E9"/>
    <w:rsid w:val="00517100"/>
    <w:rsid w:val="00530649"/>
    <w:rsid w:val="00550E14"/>
    <w:rsid w:val="0055202D"/>
    <w:rsid w:val="005560D2"/>
    <w:rsid w:val="00577C51"/>
    <w:rsid w:val="0058241D"/>
    <w:rsid w:val="00584F04"/>
    <w:rsid w:val="00590A54"/>
    <w:rsid w:val="0059160B"/>
    <w:rsid w:val="00593C11"/>
    <w:rsid w:val="0059627B"/>
    <w:rsid w:val="005C0CB3"/>
    <w:rsid w:val="005C3318"/>
    <w:rsid w:val="005D55C9"/>
    <w:rsid w:val="005E18E7"/>
    <w:rsid w:val="005E3A52"/>
    <w:rsid w:val="005F241E"/>
    <w:rsid w:val="005F7111"/>
    <w:rsid w:val="006030A1"/>
    <w:rsid w:val="00611A9E"/>
    <w:rsid w:val="0061401F"/>
    <w:rsid w:val="006228B9"/>
    <w:rsid w:val="006368C0"/>
    <w:rsid w:val="00641B37"/>
    <w:rsid w:val="00650950"/>
    <w:rsid w:val="00681A33"/>
    <w:rsid w:val="00683700"/>
    <w:rsid w:val="00693AED"/>
    <w:rsid w:val="006A4A63"/>
    <w:rsid w:val="006A506E"/>
    <w:rsid w:val="006C1267"/>
    <w:rsid w:val="006C571A"/>
    <w:rsid w:val="006D59BE"/>
    <w:rsid w:val="006D7E90"/>
    <w:rsid w:val="006E239D"/>
    <w:rsid w:val="006E7352"/>
    <w:rsid w:val="006E7906"/>
    <w:rsid w:val="006F2220"/>
    <w:rsid w:val="007015F4"/>
    <w:rsid w:val="007043C1"/>
    <w:rsid w:val="00732863"/>
    <w:rsid w:val="00743953"/>
    <w:rsid w:val="00754591"/>
    <w:rsid w:val="007551A3"/>
    <w:rsid w:val="007665B8"/>
    <w:rsid w:val="00772A62"/>
    <w:rsid w:val="00776BE5"/>
    <w:rsid w:val="0078164B"/>
    <w:rsid w:val="007976C7"/>
    <w:rsid w:val="007A02D9"/>
    <w:rsid w:val="007A4888"/>
    <w:rsid w:val="007C37AA"/>
    <w:rsid w:val="007E061C"/>
    <w:rsid w:val="007E4A27"/>
    <w:rsid w:val="007E5E49"/>
    <w:rsid w:val="007F3F0D"/>
    <w:rsid w:val="007F5EB9"/>
    <w:rsid w:val="00823867"/>
    <w:rsid w:val="008630DC"/>
    <w:rsid w:val="00863478"/>
    <w:rsid w:val="00880B46"/>
    <w:rsid w:val="00881942"/>
    <w:rsid w:val="008B7AFD"/>
    <w:rsid w:val="008C7408"/>
    <w:rsid w:val="008E1C31"/>
    <w:rsid w:val="008E27B6"/>
    <w:rsid w:val="008F6D1B"/>
    <w:rsid w:val="008F7DA4"/>
    <w:rsid w:val="00901A60"/>
    <w:rsid w:val="00907D16"/>
    <w:rsid w:val="00913ABD"/>
    <w:rsid w:val="0093576C"/>
    <w:rsid w:val="00947955"/>
    <w:rsid w:val="00947B4B"/>
    <w:rsid w:val="009837C7"/>
    <w:rsid w:val="009960E5"/>
    <w:rsid w:val="009B315B"/>
    <w:rsid w:val="009B5EAA"/>
    <w:rsid w:val="009C078B"/>
    <w:rsid w:val="009C2DF1"/>
    <w:rsid w:val="009C483E"/>
    <w:rsid w:val="009E6A58"/>
    <w:rsid w:val="009E6F08"/>
    <w:rsid w:val="009F33C3"/>
    <w:rsid w:val="00A01ADB"/>
    <w:rsid w:val="00A025CC"/>
    <w:rsid w:val="00A2304F"/>
    <w:rsid w:val="00A27D74"/>
    <w:rsid w:val="00A30221"/>
    <w:rsid w:val="00A30266"/>
    <w:rsid w:val="00A34720"/>
    <w:rsid w:val="00A37370"/>
    <w:rsid w:val="00A673AC"/>
    <w:rsid w:val="00A77A6F"/>
    <w:rsid w:val="00A808CB"/>
    <w:rsid w:val="00AB30F2"/>
    <w:rsid w:val="00AB4E30"/>
    <w:rsid w:val="00AC2B41"/>
    <w:rsid w:val="00AC358F"/>
    <w:rsid w:val="00AC4B31"/>
    <w:rsid w:val="00AD5435"/>
    <w:rsid w:val="00B07F04"/>
    <w:rsid w:val="00B127D3"/>
    <w:rsid w:val="00B15B89"/>
    <w:rsid w:val="00B268FA"/>
    <w:rsid w:val="00B31C29"/>
    <w:rsid w:val="00B43229"/>
    <w:rsid w:val="00B4506C"/>
    <w:rsid w:val="00B471F7"/>
    <w:rsid w:val="00B610FA"/>
    <w:rsid w:val="00B72899"/>
    <w:rsid w:val="00B74432"/>
    <w:rsid w:val="00B9359D"/>
    <w:rsid w:val="00B975B1"/>
    <w:rsid w:val="00BA660D"/>
    <w:rsid w:val="00BB2B37"/>
    <w:rsid w:val="00BD16EC"/>
    <w:rsid w:val="00C002AE"/>
    <w:rsid w:val="00C0243D"/>
    <w:rsid w:val="00C036D2"/>
    <w:rsid w:val="00C07D51"/>
    <w:rsid w:val="00C31A22"/>
    <w:rsid w:val="00C45615"/>
    <w:rsid w:val="00C460ED"/>
    <w:rsid w:val="00C62D0E"/>
    <w:rsid w:val="00C7348A"/>
    <w:rsid w:val="00C771B3"/>
    <w:rsid w:val="00C860E2"/>
    <w:rsid w:val="00C900D0"/>
    <w:rsid w:val="00CA2E7A"/>
    <w:rsid w:val="00CA2EB0"/>
    <w:rsid w:val="00CA3510"/>
    <w:rsid w:val="00CA7EAA"/>
    <w:rsid w:val="00CB5975"/>
    <w:rsid w:val="00CC550C"/>
    <w:rsid w:val="00CD3D11"/>
    <w:rsid w:val="00CD4FDB"/>
    <w:rsid w:val="00CE0C8B"/>
    <w:rsid w:val="00CE69D6"/>
    <w:rsid w:val="00CF3638"/>
    <w:rsid w:val="00D05120"/>
    <w:rsid w:val="00D235E7"/>
    <w:rsid w:val="00D27FD2"/>
    <w:rsid w:val="00D34973"/>
    <w:rsid w:val="00D513D8"/>
    <w:rsid w:val="00D65719"/>
    <w:rsid w:val="00D65E69"/>
    <w:rsid w:val="00D66C2D"/>
    <w:rsid w:val="00D67832"/>
    <w:rsid w:val="00D801D8"/>
    <w:rsid w:val="00D81CD8"/>
    <w:rsid w:val="00D87ECC"/>
    <w:rsid w:val="00D97CB2"/>
    <w:rsid w:val="00DA5FD1"/>
    <w:rsid w:val="00DE2B6C"/>
    <w:rsid w:val="00DF1AAA"/>
    <w:rsid w:val="00E1756E"/>
    <w:rsid w:val="00E207F1"/>
    <w:rsid w:val="00E321FF"/>
    <w:rsid w:val="00E3454F"/>
    <w:rsid w:val="00E34E07"/>
    <w:rsid w:val="00E425B6"/>
    <w:rsid w:val="00E53AE3"/>
    <w:rsid w:val="00E57E67"/>
    <w:rsid w:val="00E62C36"/>
    <w:rsid w:val="00E807B3"/>
    <w:rsid w:val="00E84C07"/>
    <w:rsid w:val="00E866A5"/>
    <w:rsid w:val="00E904CB"/>
    <w:rsid w:val="00E952A1"/>
    <w:rsid w:val="00EB1439"/>
    <w:rsid w:val="00EB43B8"/>
    <w:rsid w:val="00EC4EBF"/>
    <w:rsid w:val="00ED18F0"/>
    <w:rsid w:val="00EE3778"/>
    <w:rsid w:val="00EF4380"/>
    <w:rsid w:val="00F00BA8"/>
    <w:rsid w:val="00F02BE5"/>
    <w:rsid w:val="00F07D86"/>
    <w:rsid w:val="00F13105"/>
    <w:rsid w:val="00F22FF2"/>
    <w:rsid w:val="00F278E7"/>
    <w:rsid w:val="00F36F4F"/>
    <w:rsid w:val="00F65196"/>
    <w:rsid w:val="00F7022B"/>
    <w:rsid w:val="00F75ED8"/>
    <w:rsid w:val="00F77B40"/>
    <w:rsid w:val="00F8581A"/>
    <w:rsid w:val="00F92887"/>
    <w:rsid w:val="00F97447"/>
    <w:rsid w:val="00FA46C4"/>
    <w:rsid w:val="00FB08DC"/>
    <w:rsid w:val="00FB0E87"/>
    <w:rsid w:val="00FB6492"/>
    <w:rsid w:val="00FE1359"/>
    <w:rsid w:val="00FE615F"/>
    <w:rsid w:val="00FF3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cigna.com/newsroom/news-releases/2018/new-cigna-study-reveals-loneliness-at-epidemic-levels-in-america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reuters.com/article/us-usa-health-sex/young-u-s-men-having-a-lot-less-sex-in-the-21st-century-study-shows-idUSKBN23J2LI" TargetMode="Externa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pbs.org/newshour/economy/imf-head-says-global-economy-now-in-rec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1ED90F5-A951-4076-8E0D-6AC8E7E10869}">
  <ds:schemaRefs>
    <ds:schemaRef ds:uri="http://schemas.microsoft.com/office/2006/documentManagement/types"/>
    <ds:schemaRef ds:uri="52cf68bb-ec7c-4e4f-805a-0decd25a9535"/>
    <ds:schemaRef ds:uri="http://schemas.microsoft.com/office/2006/metadata/properties"/>
    <ds:schemaRef ds:uri="http://purl.org/dc/dcmitype/"/>
    <ds:schemaRef ds:uri="http://purl.org/dc/terms/"/>
    <ds:schemaRef ds:uri="http://purl.org/dc/elements/1.1/"/>
    <ds:schemaRef ds:uri="http://schemas.microsoft.com/office/infopath/2007/PartnerControls"/>
    <ds:schemaRef ds:uri="http://schemas.openxmlformats.org/package/2006/metadata/core-properties"/>
    <ds:schemaRef ds:uri="c0f7399f-cbe5-4279-8bea-a85f11a49268"/>
    <ds:schemaRef ds:uri="http://www.w3.org/XML/1998/namespace"/>
  </ds:schemaRefs>
</ds:datastoreItem>
</file>

<file path=customXml/itemProps5.xml><?xml version="1.0" encoding="utf-8"?>
<ds:datastoreItem xmlns:ds="http://schemas.openxmlformats.org/officeDocument/2006/customXml" ds:itemID="{2AEB8AD1-1DB5-4AEA-AF43-21CC698705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5</TotalTime>
  <Pages>9</Pages>
  <Words>2932</Words>
  <Characters>16717</Characters>
  <Application>Microsoft Office Word</Application>
  <DocSecurity>0</DocSecurity>
  <Lines>139</Lines>
  <Paragraphs>39</Paragraphs>
  <ScaleCrop>false</ScaleCrop>
  <Company/>
  <LinksUpToDate>false</LinksUpToDate>
  <CharactersWithSpaces>196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Francis, Thomas</cp:lastModifiedBy>
  <cp:revision>285</cp:revision>
  <dcterms:created xsi:type="dcterms:W3CDTF">2020-06-29T14:20:00Z</dcterms:created>
  <dcterms:modified xsi:type="dcterms:W3CDTF">2020-07-01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